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26B0" w:rsidRPr="00C45AF7" w:rsidRDefault="006956A6" w:rsidP="00E43FCF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upplemental Information</w:t>
      </w:r>
      <w:r w:rsidR="00C3770C" w:rsidRPr="00C45AF7">
        <w:rPr>
          <w:rFonts w:ascii="Times New Roman" w:hAnsi="Times New Roman" w:cs="Times New Roman"/>
          <w:b/>
        </w:rPr>
        <w:t xml:space="preserve">: </w:t>
      </w:r>
      <w:bookmarkStart w:id="0" w:name="_GoBack"/>
      <w:bookmarkEnd w:id="0"/>
    </w:p>
    <w:p w:rsidR="00E43FCF" w:rsidRPr="00C45AF7" w:rsidRDefault="00CB008E" w:rsidP="00E43FCF">
      <w:pPr>
        <w:rPr>
          <w:rFonts w:ascii="Times New Roman" w:hAnsi="Times New Roman" w:cs="Times New Roman"/>
        </w:rPr>
      </w:pPr>
      <w:proofErr w:type="gramStart"/>
      <w:r w:rsidRPr="00C45AF7">
        <w:rPr>
          <w:rFonts w:ascii="Times New Roman" w:hAnsi="Times New Roman" w:cs="Times New Roman"/>
          <w:b/>
          <w:bCs/>
          <w:color w:val="000000"/>
        </w:rPr>
        <w:t xml:space="preserve">Supplemental </w:t>
      </w:r>
      <w:r w:rsidR="00C314CA" w:rsidRPr="00C45AF7">
        <w:rPr>
          <w:rFonts w:ascii="Times New Roman" w:hAnsi="Times New Roman" w:cs="Times New Roman"/>
          <w:b/>
          <w:bCs/>
          <w:color w:val="000000"/>
        </w:rPr>
        <w:t>Table 1</w:t>
      </w:r>
      <w:r w:rsidR="00E43FCF" w:rsidRPr="00C45AF7">
        <w:rPr>
          <w:rFonts w:ascii="Times New Roman" w:hAnsi="Times New Roman" w:cs="Times New Roman"/>
          <w:b/>
          <w:bCs/>
          <w:color w:val="000000"/>
        </w:rPr>
        <w:t>.</w:t>
      </w:r>
      <w:proofErr w:type="gramEnd"/>
      <w:r w:rsidR="00E43FCF" w:rsidRPr="00C45AF7">
        <w:rPr>
          <w:rFonts w:ascii="Times New Roman" w:hAnsi="Times New Roman" w:cs="Times New Roman"/>
          <w:b/>
          <w:bCs/>
          <w:color w:val="000000"/>
        </w:rPr>
        <w:t xml:space="preserve"> Characteristics of the studies included in the meta-analysis</w:t>
      </w:r>
      <w:r w:rsidR="00E43FCF" w:rsidRPr="00C45AF7">
        <w:rPr>
          <w:rFonts w:ascii="Times New Roman" w:hAnsi="Times New Roman" w:cs="Times New Roman"/>
        </w:rPr>
        <w:t xml:space="preserve">                                                                                                                                                                               </w:t>
      </w:r>
    </w:p>
    <w:tbl>
      <w:tblPr>
        <w:tblW w:w="8834" w:type="dxa"/>
        <w:tblInd w:w="94" w:type="dxa"/>
        <w:tblLayout w:type="fixed"/>
        <w:tblLook w:val="04A0" w:firstRow="1" w:lastRow="0" w:firstColumn="1" w:lastColumn="0" w:noHBand="0" w:noVBand="1"/>
      </w:tblPr>
      <w:tblGrid>
        <w:gridCol w:w="3536"/>
        <w:gridCol w:w="1428"/>
        <w:gridCol w:w="3870"/>
      </w:tblGrid>
      <w:tr w:rsidR="00E43FCF" w:rsidRPr="00C45AF7" w:rsidTr="00BA5FC7">
        <w:trPr>
          <w:trHeight w:val="682"/>
        </w:trPr>
        <w:tc>
          <w:tcPr>
            <w:tcW w:w="353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Characteristics</w:t>
            </w:r>
          </w:p>
        </w:tc>
        <w:tc>
          <w:tcPr>
            <w:tcW w:w="1428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 xml:space="preserve">No. of Risk Estimates  </w:t>
            </w:r>
          </w:p>
        </w:tc>
        <w:tc>
          <w:tcPr>
            <w:tcW w:w="3870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vAlign w:val="center"/>
          </w:tcPr>
          <w:p w:rsidR="00E43FCF" w:rsidRPr="00C45AF7" w:rsidRDefault="00E43FCF" w:rsidP="00B363F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References</w:t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Study Design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Prospective Cohort studie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 xml:space="preserve">6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TAsIDEzLCAxNiwgMTcsIDIxLCAyNF08L0Rpc3Bs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gyMy0zMTwvcGFnZXM+PHZvbHVtZT43Njwvdm9sdW1lPjxu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TAsIDEzLCAxNiwgMTcsIDIxLCAyNF08L0Rpc3Bs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="00196503" w:rsidRPr="00C45AF7">
              <w:rPr>
                <w:rFonts w:ascii="Times New Roman" w:hAnsi="Times New Roman" w:cs="Times New Roman"/>
              </w:rPr>
              <w:t xml:space="preserve"> [11, 14, 17, 18, 22, 25</w:t>
            </w:r>
            <w:r w:rsidR="002577AC" w:rsidRPr="00C45AF7">
              <w:rPr>
                <w:rFonts w:ascii="Times New Roman" w:hAnsi="Times New Roman" w:cs="Times New Roman"/>
              </w:rPr>
              <w:t>, 27, 28</w:t>
            </w:r>
            <w:r w:rsidR="00196503" w:rsidRPr="00C45AF7">
              <w:rPr>
                <w:rFonts w:ascii="Times New Roman" w:hAnsi="Times New Roman" w:cs="Times New Roman"/>
              </w:rPr>
              <w:t>]</w:t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Population-Based Case- Control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ksIDE1LCAxOCwgMjJdPC9EaXNwbGF5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ksIDE1LCAxOCwgMjJdPC9EaXNwbGF5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r w:rsidR="00196503" w:rsidRPr="00C45AF7">
              <w:rPr>
                <w:rFonts w:ascii="Times New Roman" w:hAnsi="Times New Roman" w:cs="Times New Roman"/>
              </w:rPr>
              <w:t>10,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 </w:t>
            </w:r>
            <w:r w:rsidR="00196503" w:rsidRPr="00C45AF7">
              <w:rPr>
                <w:rFonts w:ascii="Times New Roman" w:hAnsi="Times New Roman" w:cs="Times New Roman"/>
              </w:rPr>
              <w:t>1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r w:rsidR="00196503" w:rsidRPr="00C45AF7">
              <w:rPr>
                <w:rFonts w:ascii="Times New Roman" w:hAnsi="Times New Roman" w:cs="Times New Roman"/>
              </w:rPr>
              <w:t>1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196503" w:rsidRPr="00C45AF7">
              <w:rPr>
                <w:rFonts w:ascii="Times New Roman" w:hAnsi="Times New Roman" w:cs="Times New Roman"/>
              </w:rPr>
              <w:t xml:space="preserve"> 23</w:t>
            </w:r>
            <w:r w:rsidR="002577AC" w:rsidRPr="00C45AF7">
              <w:rPr>
                <w:rFonts w:ascii="Times New Roman" w:hAnsi="Times New Roman" w:cs="Times New Roman"/>
              </w:rPr>
              <w:t>, 2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89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Hospital-Based Case- Control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IsIDExLCAxMiwgMTQsIDE5LCAyMCwgMjMs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HBhZ2VzPjY0NC05PC9wYWdlcz48dm9sdW1lPjU4PC92b2x1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IsIDExLCAxMiwgMTQsIDE5LCAyMCwgMjMs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HBhZ2VzPjY0NC05PC9wYWdlcz48dm9sdW1lPjU4PC92b2x1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2" w:tooltip="Chiu, 2010 #1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196503" w:rsidRPr="00C45AF7">
              <w:rPr>
                <w:rFonts w:ascii="Times New Roman" w:hAnsi="Times New Roman" w:cs="Times New Roman"/>
                <w:noProof/>
              </w:rPr>
              <w:t xml:space="preserve"> 13,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 </w:t>
            </w:r>
            <w:hyperlink w:anchor="_ENREF_14" w:tooltip="Ganesh, 2011 #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9" w:tooltip="Mendilaharsu, 1998 #45" w:history="1">
              <w:r w:rsidR="00196503" w:rsidRPr="00C45AF7">
                <w:rPr>
                  <w:rFonts w:ascii="Times New Roman" w:hAnsi="Times New Roman" w:cs="Times New Roman"/>
                  <w:noProof/>
                </w:rPr>
                <w:t>20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0" w:tooltip="Mettlin, 1989 #6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3" w:tooltip="Sankaranarayanan, 1994 #2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4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5" w:tooltip="Takezaki, 2001 #14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Sex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Both M/F combined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ExLCAxNiwgMTgsIDIwLCAyMl08L0Rpc3Bs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wYWdlcz42MDgtMTI8L3BhZ2Vz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HBhZ2VzPjQzMC02PC9wYWdlcz48dm9sdW1lPjc4PC92b2x1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ExLCAxNiwgMTgsIDIwLCAyMl08L0Rpc3Bs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wYWdlcz42MDgtMTI8L3BhZ2Vz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HBhZ2VzPjQzMC02PC9wYWdlcz48dm9sdW1lPjc4PC92b2x1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11" w:tooltip="Baker, 2005 #13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2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r w:rsidR="00196503" w:rsidRPr="00C45AF7">
              <w:rPr>
                <w:rFonts w:ascii="Times New Roman" w:hAnsi="Times New Roman" w:cs="Times New Roman"/>
                <w:noProof/>
              </w:rPr>
              <w:t>1</w:t>
            </w:r>
            <w:hyperlink w:anchor="_ENREF_16" w:tooltip="Jacobsen, 1986 #219" w:history="1">
              <w:r w:rsidR="00196503" w:rsidRPr="00C45AF7">
                <w:rPr>
                  <w:rFonts w:ascii="Times New Roman" w:hAnsi="Times New Roman" w:cs="Times New Roman"/>
                  <w:noProof/>
                </w:rPr>
                <w:t>7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8" w:tooltip="Luqman, 2014 #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0" w:tooltip="Mettlin, 1989 #6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2" w:tooltip="Nyberg, 1998 #2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3</w:t>
            </w:r>
            <w:r w:rsidR="00751DDC" w:rsidRPr="00C45AF7">
              <w:rPr>
                <w:rFonts w:ascii="Times New Roman" w:hAnsi="Times New Roman" w:cs="Times New Roman"/>
              </w:rPr>
              <w:t>, 27-2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Females only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2D3012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l1PC9BdXRob3I+PFllYXI+MjAxMDwvWWVhcj48UmVj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U4LTY1PC9wYWdlcz48dm9sdW1lPjU8L3ZvbHVtZT48bnVtYmVyPjE8L251bWJlcj48ZWRpdGlv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l1PC9BdXRob3I+PFllYXI+MjAxMDwvWWVhcj48UmVj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U4LTY1PC9wYWdlcz48dm9sdW1lPjU8L3ZvbHVtZT48bnVtYmVyPjE8L251bWJlcj48ZWRpdGlv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2D3012" w:rsidRPr="00C45AF7">
              <w:rPr>
                <w:rFonts w:ascii="Times New Roman" w:hAnsi="Times New Roman" w:cs="Times New Roman"/>
                <w:noProof/>
              </w:rPr>
              <w:t xml:space="preserve"> </w:t>
            </w:r>
            <w:hyperlink w:anchor="_ENREF_12" w:tooltip="Chiu, 2010 #1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3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5" w:tooltip="Hu, 2002 #214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7" w:tooltip="Khan, 2004 #213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8</w:t>
            </w:r>
            <w:r w:rsidR="002D3012" w:rsidRPr="00C45AF7">
              <w:rPr>
                <w:rFonts w:ascii="Times New Roman" w:hAnsi="Times New Roman" w:cs="Times New Roman"/>
              </w:rPr>
              <w:t xml:space="preserve">, </w:t>
            </w:r>
            <w:hyperlink w:anchor="_ENREF_24" w:tooltip="Stensvold, 1994 #55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5" w:tooltip="Takezaki, 2001 #14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89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Males only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wLCAxMywgMTQsIDE2LCAx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wLCAxMywgMTQsIDE2LCAx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9" w:tooltip="Axelsson, 1996 #215" w:history="1">
              <w:r w:rsidR="00196503" w:rsidRPr="00C45AF7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0" w:tooltip="Bae, 2013 #5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3" w:tooltip="Chow, 1992 #218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4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4" w:tooltip="Ganesh, 2011 #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6" w:tooltip="Jacobsen, 1986 #21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7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7" w:tooltip="Khan, 2004 #213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8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r w:rsidR="00196503" w:rsidRPr="00C45AF7">
              <w:rPr>
                <w:rFonts w:ascii="Times New Roman" w:hAnsi="Times New Roman" w:cs="Times New Roman"/>
              </w:rPr>
              <w:t>20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1" w:tooltip="Nomura, 1986 #6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2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3" w:tooltip="Sankaranarayanan, 1994 #2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  <w:r w:rsidR="00196503" w:rsidRPr="00C45AF7">
                <w:rPr>
                  <w:rFonts w:ascii="Times New Roman" w:hAnsi="Times New Roman" w:cs="Times New Roman"/>
                  <w:noProof/>
                </w:rPr>
                <w:t>4</w:t>
              </w:r>
              <w:r w:rsidR="00E43FCF" w:rsidRPr="00C45AF7">
                <w:rPr>
                  <w:rFonts w:ascii="Times New Roman" w:hAnsi="Times New Roman" w:cs="Times New Roman"/>
                  <w:noProof/>
                </w:rPr>
                <w:t>-2</w:t>
              </w:r>
            </w:hyperlink>
            <w:r w:rsidR="002D3012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Region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 xml:space="preserve">Asia 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TAsIDEyLCAxNCwgMTcsIDE4LCAyMSwgMjMsIDI1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wYWdlcz42NDQtOTwvcGFnZXM+PHZvbHVtZT41ODwv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TAsIDEyLCAxNCwgMTcsIDE4LCAyMSwgMjMsIDI1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10" w:tooltip="Bae, 2013 #5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2" w:tooltip="Chiu, 2010 #1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3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4" w:tooltip="Ganesh, 2011 #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7" w:tooltip="Khan, 2004 #213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8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8" w:tooltip="Luqman, 2014 #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1" w:tooltip="Nomura, 1986 #6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2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3" w:tooltip="Sankaranarayanan, 1994 #2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4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5" w:tooltip="Takezaki, 2001 #14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 xml:space="preserve">Europe 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2LCAyMiwgMjRdPC9EaXNw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wYWdlcz40MzAtNjwvcGFnZXM+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2LCAyMiwgMjRdPC9EaXNw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9" w:tooltip="Axelsson, 1996 #215" w:history="1">
              <w:r w:rsidR="00196503" w:rsidRPr="00C45AF7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6" w:tooltip="Jacobsen, 1986 #21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7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2" w:tooltip="Nyberg, 1998 #2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3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4" w:tooltip="Stensvold, 1994 #55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5</w:t>
            </w:r>
            <w:r w:rsidR="00C9423C" w:rsidRPr="00C45AF7">
              <w:rPr>
                <w:rFonts w:ascii="Times New Roman" w:hAnsi="Times New Roman" w:cs="Times New Roman"/>
              </w:rPr>
              <w:t>, 2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North America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ExLCAxMywgMTUsIDIwXTwvRGlzcGxheVRl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tlcjwvQXV0aG9yPjxZZWFyPjIwMDU8L1llYXI+PFJl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11" w:tooltip="Baker, 2005 #13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  <w:r w:rsidR="00196503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3" w:tooltip="Chow, 1992 #218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4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5" w:tooltip="Hu, 2002 #214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0" w:tooltip="Mettlin, 1989 #6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196503" w:rsidRPr="00C45AF7">
              <w:rPr>
                <w:rFonts w:ascii="Times New Roman" w:hAnsi="Times New Roman" w:cs="Times New Roman"/>
              </w:rPr>
              <w:t>1</w:t>
            </w:r>
            <w:r w:rsidR="00C9423C" w:rsidRPr="00C45AF7">
              <w:rPr>
                <w:rFonts w:ascii="Times New Roman" w:hAnsi="Times New Roman" w:cs="Times New Roman"/>
              </w:rPr>
              <w:t>, 27, 28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89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South America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:rsidR="00E43FCF" w:rsidRPr="00C45AF7" w:rsidRDefault="00772CCE" w:rsidP="00196503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5kaWxhaGFyc3U8L0F1dGhvcj48WWVhcj4xOTk4PC9Z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5kaWxhaGFyc3U8L0F1dGhvcj48WWVhcj4xOTk4PC9Z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r w:rsidR="00196503" w:rsidRPr="00C45AF7">
              <w:rPr>
                <w:rFonts w:ascii="Times New Roman" w:hAnsi="Times New Roman" w:cs="Times New Roman"/>
              </w:rPr>
              <w:t>20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Smoking Statu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All combined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0860CB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xLTE0LCAxNi0xOCwgMjAs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ODIz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sIDExLTE0LCAxNi0xOCwgMjAs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ODIz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9" w:tooltip="Axelsson, 1996 #215" w:history="1">
              <w:r w:rsidR="000860CB" w:rsidRPr="00C45AF7">
                <w:rPr>
                  <w:rFonts w:ascii="Times New Roman" w:hAnsi="Times New Roman" w:cs="Times New Roman"/>
                  <w:noProof/>
                </w:rPr>
                <w:t>10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1" w:tooltip="Baker, 2005 #13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  <w:r w:rsidR="000860CB" w:rsidRPr="00C45AF7">
                <w:rPr>
                  <w:rFonts w:ascii="Times New Roman" w:hAnsi="Times New Roman" w:cs="Times New Roman"/>
                  <w:noProof/>
                </w:rPr>
                <w:t>2</w:t>
              </w:r>
              <w:r w:rsidR="00E43FCF" w:rsidRPr="00C45AF7">
                <w:rPr>
                  <w:rFonts w:ascii="Times New Roman" w:hAnsi="Times New Roman" w:cs="Times New Roman"/>
                  <w:noProof/>
                </w:rPr>
                <w:t>-1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6" w:tooltip="Jacobsen, 1986 #21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  <w:r w:rsidR="000860CB" w:rsidRPr="00C45AF7">
                <w:rPr>
                  <w:rFonts w:ascii="Times New Roman" w:hAnsi="Times New Roman" w:cs="Times New Roman"/>
                  <w:noProof/>
                </w:rPr>
                <w:t>7</w:t>
              </w:r>
              <w:r w:rsidR="00E43FCF" w:rsidRPr="00C45AF7">
                <w:rPr>
                  <w:rFonts w:ascii="Times New Roman" w:hAnsi="Times New Roman" w:cs="Times New Roman"/>
                  <w:noProof/>
                </w:rPr>
                <w:t>-1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9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0" w:tooltip="Mettlin, 1989 #61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1" w:tooltip="Nomura, 1986 #69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2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3" w:tooltip="Sankaranarayanan, 1994 #217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  <w:r w:rsidR="000860CB" w:rsidRPr="00C45AF7">
                <w:rPr>
                  <w:rFonts w:ascii="Times New Roman" w:hAnsi="Times New Roman" w:cs="Times New Roman"/>
                  <w:noProof/>
                </w:rPr>
                <w:t>4</w:t>
              </w:r>
              <w:r w:rsidR="00E43FCF" w:rsidRPr="00C45AF7">
                <w:rPr>
                  <w:rFonts w:ascii="Times New Roman" w:hAnsi="Times New Roman" w:cs="Times New Roman"/>
                  <w:noProof/>
                </w:rPr>
                <w:t>-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Non-smoker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772CCE" w:rsidP="000860CB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TwvQXV0aG9yPjxZZWFyPjIwMDI8L1llYXI+PFJlY051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IdTwvQXV0aG9yPjxZZWFyPjIwMDI8L1llYXI+PFJlY051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5" w:tooltip="Hu, 2002 #214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6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2" w:tooltip="Nyberg, 1998 #216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3</w:t>
            </w:r>
            <w:r w:rsidR="002D3012" w:rsidRPr="00C45AF7">
              <w:rPr>
                <w:rFonts w:ascii="Times New Roman" w:hAnsi="Times New Roman" w:cs="Times New Roman"/>
              </w:rPr>
              <w:t>, 27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89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Smoker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:rsidR="00E43FCF" w:rsidRPr="00C45AF7" w:rsidRDefault="00772CCE" w:rsidP="000860CB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iwgMTAsIDE5XTwvRGlzcGxheVRleHQ+PHJlY29y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YWU8L0F1dGhvcj48WWVhcj4yMDEzPC9ZZWFyPjxSZWNO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10" w:tooltip="Bae, 2013 #5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1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0860CB" w:rsidRPr="00C45AF7">
              <w:rPr>
                <w:rFonts w:ascii="Times New Roman" w:hAnsi="Times New Roman" w:cs="Times New Roman"/>
                <w:noProof/>
              </w:rPr>
              <w:t xml:space="preserve"> 20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  <w:b/>
              </w:rPr>
            </w:pPr>
            <w:r w:rsidRPr="00C45AF7">
              <w:rPr>
                <w:rFonts w:ascii="Times New Roman" w:hAnsi="Times New Roman" w:cs="Times New Roman"/>
                <w:b/>
              </w:rPr>
              <w:t>Histologie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All histological subtype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</w:tcPr>
          <w:p w:rsidR="00E43FCF" w:rsidRPr="00C45AF7" w:rsidRDefault="00772CCE" w:rsidP="000860CB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dmlkZXI+TmxtPC9yZW1vdGUtZGF0YWJhc2UtcHJvdmlkZXI+PGxhbmd1YWdlPmVuZzwvbGFuZ3Vh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eGVsc3NvbjwvQXV0aG9yPjxZZWFyPjE5OTY8L1llYXI+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ODIzLTMxPC9wYWdlcz48dm9sdW1lPjc2PC92b2x1bWU+PG51bWJlcj41PC9u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dmlkZXI+TmxtPC9yZW1vdGUtZGF0YWJhc2UtcHJvdmlkZXI+PGxhbmd1YWdlPmVuZzwvbGFuZ3Vh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9" w:tooltip="Axelsson, 1996 #215" w:history="1">
              <w:r w:rsidR="000860CB" w:rsidRPr="00C45AF7">
                <w:rPr>
                  <w:rFonts w:ascii="Times New Roman" w:hAnsi="Times New Roman" w:cs="Times New Roman"/>
                </w:rPr>
                <w:t>10</w:t>
              </w:r>
              <w:r w:rsidR="00E43FCF" w:rsidRPr="00C45AF7">
                <w:rPr>
                  <w:rFonts w:ascii="Times New Roman" w:hAnsi="Times New Roman" w:cs="Times New Roman"/>
                  <w:noProof/>
                </w:rPr>
                <w:t>-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5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76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Adenocarcinomas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</w:tcPr>
          <w:p w:rsidR="00E43FCF" w:rsidRPr="00C45AF7" w:rsidRDefault="00772CCE" w:rsidP="00FF064C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JpazwvQXV0aG9yPjxZZWFyPjIwMDg8L1llYXI+PFJl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JpazwvQXV0aG9yPjxZZWFyPjIwMDg8L1llYXI+PFJl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2D3012" w:rsidRPr="00C45AF7">
              <w:rPr>
                <w:rFonts w:ascii="Times New Roman" w:hAnsi="Times New Roman" w:cs="Times New Roman"/>
              </w:rPr>
              <w:t xml:space="preserve"> 26</w:t>
            </w:r>
            <w:r w:rsidR="00852EB2" w:rsidRPr="00C45AF7">
              <w:rPr>
                <w:rFonts w:ascii="Times New Roman" w:hAnsi="Times New Roman" w:cs="Times New Roman"/>
              </w:rPr>
              <w:t>, 27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43FCF" w:rsidRPr="00C45AF7" w:rsidTr="00C314CA">
        <w:trPr>
          <w:trHeight w:val="289"/>
        </w:trPr>
        <w:tc>
          <w:tcPr>
            <w:tcW w:w="353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000000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 xml:space="preserve">Squamous/Small cell 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E43FCF" w:rsidRPr="00C45AF7" w:rsidRDefault="00E43FCF" w:rsidP="00B363FD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</w:tcPr>
          <w:p w:rsidR="00E43FCF" w:rsidRPr="00C45AF7" w:rsidRDefault="00772CCE" w:rsidP="000860CB">
            <w:pPr>
              <w:rPr>
                <w:rFonts w:ascii="Times New Roman" w:hAnsi="Times New Roman" w:cs="Times New Roman"/>
              </w:rPr>
            </w:pP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JpazwvQXV0aG9yPjxZZWFyPjIwMDg8L1llYXI+PFJl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 </w:instrText>
            </w:r>
            <w:r w:rsidRPr="00C45A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JpazwvQXV0aG9yPjxZZWFyPjIwMDg8L1llYXI+PFJl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E43FCF" w:rsidRPr="00C45AF7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  <w:r w:rsidRPr="00C45AF7">
              <w:rPr>
                <w:rFonts w:ascii="Times New Roman" w:hAnsi="Times New Roman" w:cs="Times New Roman"/>
              </w:rPr>
            </w:r>
            <w:r w:rsidRPr="00C45AF7">
              <w:rPr>
                <w:rFonts w:ascii="Times New Roman" w:hAnsi="Times New Roman" w:cs="Times New Roman"/>
              </w:rPr>
              <w:fldChar w:fldCharType="separate"/>
            </w:r>
            <w:r w:rsidR="00E43FCF" w:rsidRPr="00C45AF7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Kubik, 2008 #212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E43FCF" w:rsidRPr="00C45AF7">
              <w:rPr>
                <w:rFonts w:ascii="Times New Roman" w:hAnsi="Times New Roman" w:cs="Times New Roman"/>
                <w:noProof/>
              </w:rPr>
              <w:t xml:space="preserve">, </w:t>
            </w:r>
            <w:r w:rsidR="000860CB" w:rsidRPr="00C45AF7">
              <w:rPr>
                <w:rFonts w:ascii="Times New Roman" w:hAnsi="Times New Roman" w:cs="Times New Roman"/>
              </w:rPr>
              <w:t>20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,</w:t>
            </w:r>
            <w:r w:rsidR="000860CB" w:rsidRPr="00C45AF7">
              <w:rPr>
                <w:rFonts w:ascii="Times New Roman" w:hAnsi="Times New Roman" w:cs="Times New Roman"/>
                <w:noProof/>
              </w:rPr>
              <w:t xml:space="preserve"> </w:t>
            </w:r>
            <w:r w:rsidR="00E43FCF" w:rsidRPr="00C45AF7">
              <w:rPr>
                <w:rFonts w:ascii="Times New Roman" w:hAnsi="Times New Roman" w:cs="Times New Roman"/>
                <w:noProof/>
              </w:rPr>
              <w:t xml:space="preserve"> </w:t>
            </w:r>
            <w:hyperlink w:anchor="_ENREF_25" w:tooltip="Takezaki, 2001 #140" w:history="1">
              <w:r w:rsidR="00E43FCF" w:rsidRPr="00C45AF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0860CB" w:rsidRPr="00C45AF7">
              <w:rPr>
                <w:rFonts w:ascii="Times New Roman" w:hAnsi="Times New Roman" w:cs="Times New Roman"/>
              </w:rPr>
              <w:t>6</w:t>
            </w:r>
            <w:r w:rsidR="00852EB2" w:rsidRPr="00C45AF7">
              <w:rPr>
                <w:rFonts w:ascii="Times New Roman" w:hAnsi="Times New Roman" w:cs="Times New Roman"/>
              </w:rPr>
              <w:t>, 27</w:t>
            </w:r>
            <w:r w:rsidR="00E43FCF" w:rsidRPr="00C45AF7">
              <w:rPr>
                <w:rFonts w:ascii="Times New Roman" w:hAnsi="Times New Roman" w:cs="Times New Roman"/>
                <w:noProof/>
              </w:rPr>
              <w:t>]</w:t>
            </w:r>
            <w:r w:rsidRPr="00C45AF7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C314CA" w:rsidRPr="00C45AF7" w:rsidRDefault="00C314CA" w:rsidP="00E43FCF">
      <w:pPr>
        <w:rPr>
          <w:rFonts w:ascii="Times New Roman" w:hAnsi="Times New Roman" w:cs="Times New Roman"/>
          <w:b/>
        </w:rPr>
      </w:pPr>
    </w:p>
    <w:p w:rsidR="00384595" w:rsidRPr="00C45AF7" w:rsidRDefault="00CB008E" w:rsidP="00384595">
      <w:pPr>
        <w:rPr>
          <w:b/>
        </w:rPr>
      </w:pPr>
      <w:proofErr w:type="gramStart"/>
      <w:r w:rsidRPr="00C45AF7">
        <w:rPr>
          <w:b/>
        </w:rPr>
        <w:lastRenderedPageBreak/>
        <w:t xml:space="preserve">Supplemental </w:t>
      </w:r>
      <w:r w:rsidR="009E170A" w:rsidRPr="00C45AF7">
        <w:rPr>
          <w:b/>
        </w:rPr>
        <w:t>Table 2</w:t>
      </w:r>
      <w:r w:rsidR="00384595" w:rsidRPr="00C45AF7">
        <w:rPr>
          <w:b/>
        </w:rPr>
        <w:t>.</w:t>
      </w:r>
      <w:proofErr w:type="gramEnd"/>
      <w:r w:rsidR="00384595" w:rsidRPr="00C45AF7">
        <w:rPr>
          <w:b/>
        </w:rPr>
        <w:t xml:space="preserve"> Pooled analysis using random effects model for ever vs. never coffee drinking, stratified by study design.</w:t>
      </w:r>
      <w:r w:rsidR="00CD64F7" w:rsidRPr="00C45AF7">
        <w:rPr>
          <w:b/>
        </w:rPr>
        <w:t xml:space="preserve"> </w:t>
      </w:r>
    </w:p>
    <w:tbl>
      <w:tblPr>
        <w:tblW w:w="8560" w:type="dxa"/>
        <w:tblInd w:w="93" w:type="dxa"/>
        <w:tblLook w:val="04A0" w:firstRow="1" w:lastRow="0" w:firstColumn="1" w:lastColumn="0" w:noHBand="0" w:noVBand="1"/>
      </w:tblPr>
      <w:tblGrid>
        <w:gridCol w:w="1995"/>
        <w:gridCol w:w="2035"/>
        <w:gridCol w:w="1290"/>
        <w:gridCol w:w="810"/>
        <w:gridCol w:w="1327"/>
        <w:gridCol w:w="1103"/>
      </w:tblGrid>
      <w:tr w:rsidR="00384595" w:rsidRPr="00C45AF7" w:rsidTr="00571DF8">
        <w:trPr>
          <w:trHeight w:val="615"/>
        </w:trPr>
        <w:tc>
          <w:tcPr>
            <w:tcW w:w="1995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r w:rsidRPr="00C45AF7">
              <w:rPr>
                <w:rFonts w:ascii="Calibri" w:hAnsi="Calibri"/>
                <w:b/>
              </w:rPr>
              <w:t>Smoking Status</w:t>
            </w:r>
          </w:p>
        </w:tc>
        <w:tc>
          <w:tcPr>
            <w:tcW w:w="203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r w:rsidRPr="00C45AF7">
              <w:rPr>
                <w:rFonts w:ascii="Calibri" w:hAnsi="Calibri"/>
                <w:b/>
              </w:rPr>
              <w:t>Design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r w:rsidRPr="00C45AF7">
              <w:rPr>
                <w:rFonts w:ascii="Calibri" w:hAnsi="Calibri"/>
                <w:b/>
              </w:rPr>
              <w:t>No. Studies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r w:rsidRPr="00C45AF7">
              <w:rPr>
                <w:rFonts w:ascii="Calibri" w:hAnsi="Calibri"/>
                <w:b/>
              </w:rPr>
              <w:t xml:space="preserve">RR 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r w:rsidRPr="00C45AF7">
              <w:rPr>
                <w:rFonts w:ascii="Calibri" w:hAnsi="Calibri"/>
                <w:b/>
              </w:rPr>
              <w:t>95% CI</w:t>
            </w: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  <w:b/>
              </w:rPr>
            </w:pPr>
            <w:proofErr w:type="spellStart"/>
            <w:r w:rsidRPr="00C45AF7">
              <w:rPr>
                <w:rFonts w:ascii="Calibri" w:hAnsi="Calibri"/>
                <w:b/>
              </w:rPr>
              <w:t>Heterog</w:t>
            </w:r>
            <w:proofErr w:type="spellEnd"/>
            <w:r w:rsidRPr="00C45AF7">
              <w:rPr>
                <w:rFonts w:ascii="Calibri" w:hAnsi="Calibri"/>
                <w:b/>
              </w:rPr>
              <w:t xml:space="preserve">.       </w:t>
            </w:r>
            <w:r w:rsidRPr="00C45AF7">
              <w:rPr>
                <w:rFonts w:ascii="Calibri" w:hAnsi="Calibri"/>
                <w:b/>
                <w:i/>
                <w:iCs/>
              </w:rPr>
              <w:t xml:space="preserve">p </w:t>
            </w:r>
            <w:r w:rsidRPr="00C45AF7">
              <w:rPr>
                <w:rFonts w:ascii="Calibri" w:hAnsi="Calibri"/>
                <w:b/>
              </w:rPr>
              <w:t>- value</w:t>
            </w:r>
          </w:p>
        </w:tc>
      </w:tr>
      <w:tr w:rsidR="00384595" w:rsidRPr="00C45AF7" w:rsidTr="00571DF8">
        <w:trPr>
          <w:trHeight w:val="300"/>
        </w:trPr>
        <w:tc>
          <w:tcPr>
            <w:tcW w:w="19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 xml:space="preserve">All* </w:t>
            </w:r>
          </w:p>
        </w:tc>
        <w:tc>
          <w:tcPr>
            <w:tcW w:w="2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HCC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1.08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86 - 1.30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&lt; .001</w:t>
            </w:r>
          </w:p>
        </w:tc>
      </w:tr>
      <w:tr w:rsidR="00384595" w:rsidRPr="00C45AF7" w:rsidTr="00571DF8">
        <w:trPr>
          <w:trHeight w:val="300"/>
        </w:trPr>
        <w:tc>
          <w:tcPr>
            <w:tcW w:w="19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 xml:space="preserve">All* </w:t>
            </w:r>
          </w:p>
        </w:tc>
        <w:tc>
          <w:tcPr>
            <w:tcW w:w="2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PCC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2D7BE8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9</w:t>
            </w:r>
            <w:r w:rsidR="002D7BE8" w:rsidRPr="00C45AF7">
              <w:rPr>
                <w:rFonts w:ascii="Calibri" w:hAnsi="Calibri"/>
              </w:rPr>
              <w:t>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</w:t>
            </w:r>
            <w:r w:rsidR="002D7BE8" w:rsidRPr="00C45AF7">
              <w:rPr>
                <w:rFonts w:ascii="Calibri" w:hAnsi="Calibri"/>
              </w:rPr>
              <w:t>68</w:t>
            </w:r>
            <w:r w:rsidR="009C4676">
              <w:rPr>
                <w:rFonts w:ascii="Calibri" w:hAnsi="Calibri"/>
              </w:rPr>
              <w:t xml:space="preserve"> </w:t>
            </w:r>
            <w:r w:rsidRPr="00C45AF7">
              <w:rPr>
                <w:rFonts w:ascii="Calibri" w:hAnsi="Calibri"/>
              </w:rPr>
              <w:t>- 1.</w:t>
            </w:r>
            <w:r w:rsidR="002D7BE8" w:rsidRPr="00C45AF7">
              <w:rPr>
                <w:rFonts w:ascii="Calibri" w:hAnsi="Calibri"/>
              </w:rPr>
              <w:t>27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10</w:t>
            </w:r>
          </w:p>
        </w:tc>
      </w:tr>
      <w:tr w:rsidR="00384595" w:rsidRPr="00C45AF7" w:rsidTr="00571DF8">
        <w:trPr>
          <w:trHeight w:val="288"/>
        </w:trPr>
        <w:tc>
          <w:tcPr>
            <w:tcW w:w="19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 xml:space="preserve">All* </w:t>
            </w:r>
          </w:p>
        </w:tc>
        <w:tc>
          <w:tcPr>
            <w:tcW w:w="2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Prospective Cohort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2D7BE8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1.</w:t>
            </w:r>
            <w:r w:rsidR="002D7BE8" w:rsidRPr="00C45AF7">
              <w:rPr>
                <w:rFonts w:ascii="Calibri" w:hAnsi="Calibri"/>
              </w:rPr>
              <w:t>18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9C4676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1.</w:t>
            </w:r>
            <w:r w:rsidR="002D7BE8" w:rsidRPr="00C45AF7">
              <w:rPr>
                <w:rFonts w:ascii="Calibri" w:hAnsi="Calibri"/>
              </w:rPr>
              <w:t>05</w:t>
            </w:r>
            <w:r w:rsidRPr="00C45AF7">
              <w:rPr>
                <w:rFonts w:ascii="Calibri" w:hAnsi="Calibri"/>
              </w:rPr>
              <w:t xml:space="preserve"> </w:t>
            </w:r>
            <w:r w:rsidR="009C4676">
              <w:rPr>
                <w:rFonts w:ascii="Calibri" w:hAnsi="Calibri"/>
              </w:rPr>
              <w:t>-</w:t>
            </w:r>
            <w:r w:rsidRPr="00C45AF7">
              <w:rPr>
                <w:rFonts w:ascii="Calibri" w:hAnsi="Calibri"/>
              </w:rPr>
              <w:t xml:space="preserve"> </w:t>
            </w:r>
            <w:r w:rsidR="00E40A51" w:rsidRPr="00C45AF7">
              <w:rPr>
                <w:rFonts w:ascii="Calibri" w:hAnsi="Calibri"/>
              </w:rPr>
              <w:t>1.3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BF0FF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&lt; .001</w:t>
            </w:r>
          </w:p>
        </w:tc>
      </w:tr>
      <w:tr w:rsidR="00384595" w:rsidRPr="00C45AF7" w:rsidTr="00571DF8">
        <w:trPr>
          <w:trHeight w:val="300"/>
        </w:trPr>
        <w:tc>
          <w:tcPr>
            <w:tcW w:w="19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2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HCC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9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82 - 1.1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02</w:t>
            </w:r>
          </w:p>
        </w:tc>
      </w:tr>
      <w:tr w:rsidR="00384595" w:rsidRPr="00C45AF7" w:rsidTr="00571DF8">
        <w:trPr>
          <w:trHeight w:val="300"/>
        </w:trPr>
        <w:tc>
          <w:tcPr>
            <w:tcW w:w="199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20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PCC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95A1C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0A03EF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</w:t>
            </w:r>
            <w:r w:rsidR="000A03EF" w:rsidRPr="00C45AF7">
              <w:rPr>
                <w:rFonts w:ascii="Calibri" w:hAnsi="Calibri"/>
              </w:rPr>
              <w:t>9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0A03EF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</w:t>
            </w:r>
            <w:r w:rsidR="000A03EF" w:rsidRPr="00C45AF7">
              <w:rPr>
                <w:rFonts w:ascii="Calibri" w:hAnsi="Calibri"/>
              </w:rPr>
              <w:t>70</w:t>
            </w:r>
            <w:r w:rsidRPr="00C45AF7">
              <w:rPr>
                <w:rFonts w:ascii="Calibri" w:hAnsi="Calibri"/>
              </w:rPr>
              <w:t xml:space="preserve"> - 1.</w:t>
            </w:r>
            <w:r w:rsidR="000A03EF" w:rsidRPr="00C45AF7">
              <w:rPr>
                <w:rFonts w:ascii="Calibri" w:hAnsi="Calibri"/>
              </w:rPr>
              <w:t>1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0A03EF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0.</w:t>
            </w:r>
            <w:r w:rsidR="000A03EF" w:rsidRPr="00C45AF7">
              <w:rPr>
                <w:rFonts w:ascii="Calibri" w:hAnsi="Calibri"/>
              </w:rPr>
              <w:t>40</w:t>
            </w:r>
          </w:p>
        </w:tc>
      </w:tr>
      <w:tr w:rsidR="00384595" w:rsidRPr="00C45AF7" w:rsidTr="00571DF8">
        <w:trPr>
          <w:trHeight w:val="297"/>
        </w:trPr>
        <w:tc>
          <w:tcPr>
            <w:tcW w:w="199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20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772CCE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Prospective Cohort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2D7BE8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0A03EF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1.</w:t>
            </w:r>
            <w:r w:rsidR="000A03EF" w:rsidRPr="00C45AF7">
              <w:rPr>
                <w:rFonts w:ascii="Calibri" w:hAnsi="Calibri"/>
              </w:rPr>
              <w:t>14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0A03EF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1.01</w:t>
            </w:r>
            <w:r w:rsidR="009C4676">
              <w:rPr>
                <w:rFonts w:ascii="Calibri" w:hAnsi="Calibri"/>
              </w:rPr>
              <w:t xml:space="preserve"> </w:t>
            </w:r>
            <w:r w:rsidRPr="00C45AF7">
              <w:rPr>
                <w:rFonts w:ascii="Calibri" w:hAnsi="Calibri"/>
              </w:rPr>
              <w:t>-</w:t>
            </w:r>
            <w:r w:rsidR="009C4676">
              <w:rPr>
                <w:rFonts w:ascii="Calibri" w:hAnsi="Calibri"/>
              </w:rPr>
              <w:t xml:space="preserve"> </w:t>
            </w:r>
            <w:r w:rsidRPr="00C45AF7">
              <w:rPr>
                <w:rFonts w:ascii="Calibri" w:hAnsi="Calibri"/>
              </w:rPr>
              <w:t>1.28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&lt;</w:t>
            </w:r>
            <w:r w:rsidR="00384595" w:rsidRPr="00C45AF7">
              <w:rPr>
                <w:rFonts w:ascii="Calibri" w:hAnsi="Calibri"/>
              </w:rPr>
              <w:t>.0</w:t>
            </w:r>
            <w:r w:rsidRPr="00C45AF7">
              <w:rPr>
                <w:rFonts w:ascii="Calibri" w:hAnsi="Calibri"/>
              </w:rPr>
              <w:t>0</w:t>
            </w:r>
            <w:r w:rsidR="00384595" w:rsidRPr="00C45AF7">
              <w:rPr>
                <w:rFonts w:ascii="Calibri" w:hAnsi="Calibri"/>
              </w:rPr>
              <w:t>1</w:t>
            </w:r>
          </w:p>
        </w:tc>
      </w:tr>
      <w:tr w:rsidR="00384595" w:rsidRPr="00C45AF7" w:rsidTr="00571DF8">
        <w:trPr>
          <w:trHeight w:val="300"/>
        </w:trPr>
        <w:tc>
          <w:tcPr>
            <w:tcW w:w="403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All* = None, ex, &amp; current smokers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rFonts w:ascii="Calibri" w:hAnsi="Calibri"/>
              </w:rPr>
            </w:pPr>
          </w:p>
        </w:tc>
      </w:tr>
      <w:tr w:rsidR="00384595" w:rsidRPr="00C45AF7" w:rsidTr="003C5EFE">
        <w:trPr>
          <w:trHeight w:val="300"/>
        </w:trPr>
        <w:tc>
          <w:tcPr>
            <w:tcW w:w="85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E0CE5" w:rsidP="00B363FD">
            <w:pPr>
              <w:rPr>
                <w:rFonts w:ascii="Calibri" w:hAnsi="Calibri"/>
              </w:rPr>
            </w:pPr>
            <w:r w:rsidRPr="00C45AF7">
              <w:rPr>
                <w:rFonts w:ascii="Calibri" w:hAnsi="Calibri"/>
              </w:rPr>
              <w:t>°</w:t>
            </w:r>
            <w:r w:rsidR="00384595" w:rsidRPr="00C45AF7">
              <w:rPr>
                <w:rFonts w:ascii="Calibri" w:hAnsi="Calibri"/>
              </w:rPr>
              <w:t>Smoking Adjusted = Non-smokers studies and studies that adjusted for smoking</w:t>
            </w:r>
          </w:p>
          <w:p w:rsidR="00C9708E" w:rsidRPr="00C45AF7" w:rsidRDefault="00C9708E" w:rsidP="00B363FD">
            <w:pPr>
              <w:rPr>
                <w:rFonts w:ascii="Calibri" w:hAnsi="Calibri"/>
              </w:rPr>
            </w:pPr>
          </w:p>
        </w:tc>
      </w:tr>
    </w:tbl>
    <w:p w:rsidR="00CB008E" w:rsidRPr="00C45AF7" w:rsidRDefault="00CB008E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021833" w:rsidRDefault="00021833" w:rsidP="00384595">
      <w:pPr>
        <w:rPr>
          <w:b/>
        </w:rPr>
      </w:pPr>
    </w:p>
    <w:p w:rsidR="00384595" w:rsidRPr="00C45AF7" w:rsidRDefault="00CB008E" w:rsidP="00384595">
      <w:pPr>
        <w:rPr>
          <w:b/>
        </w:rPr>
      </w:pPr>
      <w:proofErr w:type="gramStart"/>
      <w:r w:rsidRPr="00C45AF7">
        <w:rPr>
          <w:b/>
        </w:rPr>
        <w:lastRenderedPageBreak/>
        <w:t xml:space="preserve">Supplemental </w:t>
      </w:r>
      <w:r w:rsidR="00384595" w:rsidRPr="00C45AF7">
        <w:rPr>
          <w:b/>
        </w:rPr>
        <w:t>Table 3.</w:t>
      </w:r>
      <w:proofErr w:type="gramEnd"/>
      <w:r w:rsidR="00384595" w:rsidRPr="00C45AF7">
        <w:rPr>
          <w:b/>
        </w:rPr>
        <w:t xml:space="preserve"> Pooled analysis using random effects model for ever vs. never coffee drinking, stratified by region. </w:t>
      </w:r>
    </w:p>
    <w:tbl>
      <w:tblPr>
        <w:tblW w:w="9105" w:type="dxa"/>
        <w:tblInd w:w="93" w:type="dxa"/>
        <w:tblLook w:val="04A0" w:firstRow="1" w:lastRow="0" w:firstColumn="1" w:lastColumn="0" w:noHBand="0" w:noVBand="1"/>
      </w:tblPr>
      <w:tblGrid>
        <w:gridCol w:w="2307"/>
        <w:gridCol w:w="1584"/>
        <w:gridCol w:w="1495"/>
        <w:gridCol w:w="1039"/>
        <w:gridCol w:w="1572"/>
        <w:gridCol w:w="1108"/>
      </w:tblGrid>
      <w:tr w:rsidR="00384595" w:rsidRPr="00C45AF7" w:rsidTr="00571DF8">
        <w:trPr>
          <w:trHeight w:val="692"/>
        </w:trPr>
        <w:tc>
          <w:tcPr>
            <w:tcW w:w="2307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r w:rsidRPr="00C45AF7">
              <w:rPr>
                <w:b/>
              </w:rPr>
              <w:t>Smoking Status</w:t>
            </w:r>
          </w:p>
        </w:tc>
        <w:tc>
          <w:tcPr>
            <w:tcW w:w="15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r w:rsidRPr="00C45AF7">
              <w:rPr>
                <w:b/>
              </w:rPr>
              <w:t>Region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r w:rsidRPr="00C45AF7">
              <w:rPr>
                <w:b/>
              </w:rPr>
              <w:t>No. Studies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r w:rsidRPr="00C45AF7">
              <w:rPr>
                <w:b/>
              </w:rPr>
              <w:t xml:space="preserve">RR 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r w:rsidRPr="00C45AF7">
              <w:rPr>
                <w:b/>
              </w:rPr>
              <w:t>95% CI</w:t>
            </w:r>
          </w:p>
        </w:tc>
        <w:tc>
          <w:tcPr>
            <w:tcW w:w="1108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pPr>
              <w:rPr>
                <w:b/>
              </w:rPr>
            </w:pPr>
            <w:proofErr w:type="spellStart"/>
            <w:r w:rsidRPr="00C45AF7">
              <w:rPr>
                <w:b/>
              </w:rPr>
              <w:t>Heterog</w:t>
            </w:r>
            <w:proofErr w:type="spellEnd"/>
            <w:r w:rsidRPr="00C45AF7">
              <w:rPr>
                <w:b/>
              </w:rPr>
              <w:t xml:space="preserve">. </w:t>
            </w:r>
            <w:r w:rsidRPr="00C45AF7">
              <w:rPr>
                <w:b/>
                <w:i/>
                <w:iCs/>
              </w:rPr>
              <w:t xml:space="preserve">p </w:t>
            </w:r>
            <w:r w:rsidRPr="00C45AF7">
              <w:rPr>
                <w:b/>
              </w:rPr>
              <w:t>- value</w:t>
            </w:r>
          </w:p>
        </w:tc>
      </w:tr>
      <w:tr w:rsidR="00384595" w:rsidRPr="00C45AF7" w:rsidTr="00571DF8">
        <w:trPr>
          <w:trHeight w:val="337"/>
        </w:trPr>
        <w:tc>
          <w:tcPr>
            <w:tcW w:w="230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 xml:space="preserve">All* 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r w:rsidRPr="00C45AF7">
              <w:t>Asia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8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1.23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0.88 - 1.5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&lt; .001</w:t>
            </w:r>
          </w:p>
        </w:tc>
      </w:tr>
      <w:tr w:rsidR="00384595" w:rsidRPr="00C45AF7" w:rsidTr="00571DF8">
        <w:trPr>
          <w:trHeight w:val="337"/>
        </w:trPr>
        <w:tc>
          <w:tcPr>
            <w:tcW w:w="230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 xml:space="preserve">All* 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Europe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46736A" w:rsidP="00B363FD">
            <w:r w:rsidRPr="00C45AF7">
              <w:t>7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1.</w:t>
            </w:r>
            <w:r w:rsidR="0046736A" w:rsidRPr="00C45AF7">
              <w:t>13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9C4676" w:rsidP="00B363FD">
            <w:r>
              <w:t>0.82 -</w:t>
            </w:r>
            <w:r w:rsidR="0046736A" w:rsidRPr="00C45AF7">
              <w:t xml:space="preserve"> 1.4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B363FD">
            <w:r w:rsidRPr="00C45AF7">
              <w:t>&lt;</w:t>
            </w:r>
            <w:r w:rsidR="00384595" w:rsidRPr="00C45AF7">
              <w:t>.001</w:t>
            </w:r>
          </w:p>
        </w:tc>
      </w:tr>
      <w:tr w:rsidR="00384595" w:rsidRPr="00C45AF7" w:rsidTr="00571DF8">
        <w:trPr>
          <w:trHeight w:val="337"/>
        </w:trPr>
        <w:tc>
          <w:tcPr>
            <w:tcW w:w="230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 xml:space="preserve">All* 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B363FD">
            <w:r w:rsidRPr="00C45AF7">
              <w:t>Americas^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A407DC" w:rsidP="00B363FD">
            <w:r w:rsidRPr="00C45AF7">
              <w:t>7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46736A" w:rsidP="00B363FD">
            <w:r w:rsidRPr="00C45AF7">
              <w:t>1.12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46736A" w:rsidP="00B363FD">
            <w:r w:rsidRPr="00C45AF7">
              <w:t xml:space="preserve">1.02 </w:t>
            </w:r>
            <w:r w:rsidR="009C4676">
              <w:t>-</w:t>
            </w:r>
            <w:r w:rsidRPr="00C45AF7">
              <w:t xml:space="preserve"> 1.2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9C4676">
            <w:r w:rsidRPr="00C45AF7">
              <w:t>&lt;</w:t>
            </w:r>
            <w:r w:rsidR="00384595" w:rsidRPr="00C45AF7">
              <w:t>.001</w:t>
            </w:r>
          </w:p>
        </w:tc>
      </w:tr>
      <w:tr w:rsidR="00384595" w:rsidRPr="00C45AF7" w:rsidTr="00571DF8">
        <w:trPr>
          <w:trHeight w:val="337"/>
        </w:trPr>
        <w:tc>
          <w:tcPr>
            <w:tcW w:w="230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9E170A"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9E170A">
            <w:r w:rsidRPr="00C45AF7">
              <w:t>Asia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9E170A">
            <w:r w:rsidRPr="00C45AF7">
              <w:t>4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9E170A">
            <w:r w:rsidRPr="00C45AF7">
              <w:t>0.85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9E170A">
            <w:r w:rsidRPr="00C45AF7">
              <w:t>0.67 - 1.0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9E170A">
            <w:r w:rsidRPr="00C45AF7">
              <w:t>0.16</w:t>
            </w:r>
          </w:p>
        </w:tc>
      </w:tr>
      <w:tr w:rsidR="00384595" w:rsidRPr="00C45AF7" w:rsidTr="00571DF8">
        <w:trPr>
          <w:trHeight w:val="337"/>
        </w:trPr>
        <w:tc>
          <w:tcPr>
            <w:tcW w:w="230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9E170A"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9E170A">
            <w:r w:rsidRPr="00C45AF7">
              <w:t>Europe</w:t>
            </w:r>
          </w:p>
        </w:tc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0A03EF">
            <w:r w:rsidRPr="00C45AF7">
              <w:t>5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9E170A">
            <w:r w:rsidRPr="00C45AF7">
              <w:t>1.02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0A03EF">
            <w:r w:rsidRPr="00C45AF7">
              <w:t>0.</w:t>
            </w:r>
            <w:r w:rsidR="000A03EF" w:rsidRPr="00C45AF7">
              <w:t>69</w:t>
            </w:r>
            <w:r w:rsidRPr="00C45AF7">
              <w:t xml:space="preserve"> - 1.</w:t>
            </w:r>
            <w:r w:rsidR="000A03EF" w:rsidRPr="00C45AF7">
              <w:t>3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0A03EF">
            <w:r w:rsidRPr="00C45AF7">
              <w:t>0.0</w:t>
            </w:r>
            <w:r w:rsidR="000A03EF" w:rsidRPr="00C45AF7">
              <w:t>2</w:t>
            </w:r>
          </w:p>
        </w:tc>
      </w:tr>
      <w:tr w:rsidR="00384595" w:rsidRPr="00C45AF7" w:rsidTr="00571DF8">
        <w:trPr>
          <w:trHeight w:val="354"/>
        </w:trPr>
        <w:tc>
          <w:tcPr>
            <w:tcW w:w="230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9E170A">
            <w:r w:rsidRPr="00C45AF7">
              <w:rPr>
                <w:rFonts w:ascii="Calibri" w:hAnsi="Calibri"/>
              </w:rPr>
              <w:t>Smoking Adjusted°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384595" w:rsidRPr="00C45AF7" w:rsidRDefault="00384595" w:rsidP="009E170A">
            <w:r w:rsidRPr="00C45AF7">
              <w:t>Americas^</w:t>
            </w:r>
          </w:p>
        </w:tc>
        <w:tc>
          <w:tcPr>
            <w:tcW w:w="14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0A03EF">
            <w:r w:rsidRPr="00C45AF7">
              <w:t>7</w:t>
            </w:r>
          </w:p>
        </w:tc>
        <w:tc>
          <w:tcPr>
            <w:tcW w:w="10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772CCE" w:rsidP="000A03EF">
            <w:r w:rsidRPr="00C45AF7">
              <w:t>1.</w:t>
            </w:r>
            <w:r w:rsidR="000A03EF" w:rsidRPr="00C45AF7">
              <w:t>1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0A03EF">
            <w:r w:rsidRPr="00C45AF7">
              <w:t>1.02</w:t>
            </w:r>
            <w:r w:rsidR="009C4676">
              <w:t xml:space="preserve"> </w:t>
            </w:r>
            <w:r w:rsidRPr="00C45AF7">
              <w:t>-</w:t>
            </w:r>
            <w:r w:rsidR="009C4676">
              <w:t xml:space="preserve"> </w:t>
            </w:r>
            <w:r w:rsidRPr="00C45AF7">
              <w:t>1.2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84595" w:rsidRPr="00C45AF7" w:rsidRDefault="000A03EF" w:rsidP="009E170A">
            <w:r w:rsidRPr="00C45AF7">
              <w:t>&lt;</w:t>
            </w:r>
            <w:r w:rsidR="00384595" w:rsidRPr="00C45AF7">
              <w:t>.001</w:t>
            </w:r>
          </w:p>
        </w:tc>
      </w:tr>
      <w:tr w:rsidR="00384595" w:rsidRPr="00C45AF7" w:rsidTr="00571DF8">
        <w:trPr>
          <w:trHeight w:val="337"/>
        </w:trPr>
        <w:tc>
          <w:tcPr>
            <w:tcW w:w="38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All* = None, ex, &amp; current smokers</w:t>
            </w:r>
          </w:p>
        </w:tc>
        <w:tc>
          <w:tcPr>
            <w:tcW w:w="14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  <w:tc>
          <w:tcPr>
            <w:tcW w:w="10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  <w:tc>
          <w:tcPr>
            <w:tcW w:w="15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  <w:tc>
          <w:tcPr>
            <w:tcW w:w="11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</w:tr>
      <w:tr w:rsidR="00384595" w:rsidRPr="00C45AF7" w:rsidTr="00B363FD">
        <w:trPr>
          <w:trHeight w:val="337"/>
        </w:trPr>
        <w:tc>
          <w:tcPr>
            <w:tcW w:w="910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9E170A" w:rsidP="00B363FD">
            <w:r w:rsidRPr="00C45AF7">
              <w:rPr>
                <w:rFonts w:ascii="Calibri" w:hAnsi="Calibri"/>
              </w:rPr>
              <w:t>Smoking Adjusted° = Non-smokers studies and studies that adjusted for smoking</w:t>
            </w:r>
          </w:p>
        </w:tc>
      </w:tr>
      <w:tr w:rsidR="00384595" w:rsidRPr="00C45AF7" w:rsidTr="00B363FD">
        <w:trPr>
          <w:trHeight w:val="337"/>
        </w:trPr>
        <w:tc>
          <w:tcPr>
            <w:tcW w:w="538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>
            <w:r w:rsidRPr="00C45AF7">
              <w:t>Americas^ = Studies from North &amp; South America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84595" w:rsidRPr="00C45AF7" w:rsidRDefault="00384595" w:rsidP="00B363FD"/>
        </w:tc>
      </w:tr>
    </w:tbl>
    <w:p w:rsidR="00C9708E" w:rsidRPr="00C45AF7" w:rsidRDefault="00C9708E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9C4676" w:rsidRDefault="009C4676" w:rsidP="00473E86">
      <w:pPr>
        <w:rPr>
          <w:rFonts w:ascii="Times New Roman" w:hAnsi="Times New Roman" w:cs="Times New Roman"/>
          <w:b/>
        </w:rPr>
      </w:pPr>
    </w:p>
    <w:p w:rsidR="002A08DE" w:rsidRPr="00C45AF7" w:rsidRDefault="002517E1" w:rsidP="00473E86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Materials and Methods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ystematic Search Terms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earch Terms PubMed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</w:rPr>
        <w:t xml:space="preserve">Pulmonary Neoplasms OR Pulmonary Neoplasm OR Lung Neoplasm OR Lung Neoplasms OR Lung cancer OR Lung cancers OR pulmonary cancer OR Pulmonary Cancers OR "Lung Neoplasms"[Mesh] Pulmonary tumor OR lung tumors OR lung tumor OR pulmonary tumors AND ("Coffee"[Mesh]) OR Coffee 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earch Terms EMBASE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</w:rPr>
        <w:t>Cancer, cancers, coffee, lung, lung cancer, lung cancers, lung neoplasm, lung neoplasms, lung tumor, lung tumors, neoplasm, neoplasms, pulmonary, pulmonary cancer, pulmonary cancers, pulmonary neoplasm, pulmonary neoplasms, pulmonary tumor, pulmonary tumors, tumor, tumors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  <w:b/>
        </w:rPr>
        <w:t>Total Search yielded</w:t>
      </w:r>
      <w:r w:rsidRPr="00C45AF7">
        <w:rPr>
          <w:rFonts w:ascii="Times New Roman" w:hAnsi="Times New Roman" w:cs="Times New Roman"/>
        </w:rPr>
        <w:t xml:space="preserve"> </w:t>
      </w:r>
      <w:r w:rsidRPr="00C45AF7">
        <w:rPr>
          <w:rFonts w:ascii="Times New Roman" w:hAnsi="Times New Roman" w:cs="Times New Roman"/>
          <w:b/>
        </w:rPr>
        <w:t xml:space="preserve">182 </w:t>
      </w:r>
      <w:r w:rsidRPr="00C45AF7">
        <w:rPr>
          <w:rFonts w:ascii="Times New Roman" w:hAnsi="Times New Roman" w:cs="Times New Roman"/>
        </w:rPr>
        <w:t xml:space="preserve">articles between PubMed and EMBASE 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earch Terms PubMed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</w:rPr>
        <w:t>("Diet"[Mesh]) AND (Pulmonary Neoplasms) OR Pulmonary Neoplasm) OR Lung Neoplasm) OR Lung Neoplasms) OR Lung cancer) OR Lung cancers) OR pulmonary cancer) OR Pulmonary Cancers) OR "Lung Neoplasms"[Mesh]))) NOT (("Coffee"[Mesh]) OR Coffee)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  <w:b/>
        </w:rPr>
        <w:t>Total Search yielded 1101</w:t>
      </w:r>
      <w:r w:rsidRPr="00C45AF7">
        <w:rPr>
          <w:rFonts w:ascii="Times New Roman" w:hAnsi="Times New Roman" w:cs="Times New Roman"/>
        </w:rPr>
        <w:t xml:space="preserve"> articles were found but none of these had relevant data, on coffee and lung cancer, to be extracted.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Search Terms PubMed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</w:rPr>
        <w:t xml:space="preserve">Pulmonary Neoplasms) OR Pulmonary Neoplasm) OR Lung Neoplasm) OR Lung Neoplasms) </w:t>
      </w: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</w:rPr>
        <w:t>OR Lung cancer) OR Lung cancers) OR pulmonary cancer) OR Pulmonary Cancers) OR "Lung Neoplasms"[Mesh])) AND Food Habits) NOT (("Coffee"[Mesh]) OR Coffee)</w:t>
      </w:r>
    </w:p>
    <w:p w:rsidR="00473E86" w:rsidRPr="00C45AF7" w:rsidRDefault="00473E86" w:rsidP="00473E86">
      <w:pPr>
        <w:rPr>
          <w:rFonts w:ascii="Times New Roman" w:hAnsi="Times New Roman" w:cs="Times New Roman"/>
          <w:b/>
        </w:rPr>
      </w:pPr>
    </w:p>
    <w:p w:rsidR="00473E86" w:rsidRPr="00C45AF7" w:rsidRDefault="00473E86" w:rsidP="00473E86">
      <w:pPr>
        <w:rPr>
          <w:rFonts w:ascii="Times New Roman" w:hAnsi="Times New Roman" w:cs="Times New Roman"/>
        </w:rPr>
      </w:pPr>
      <w:r w:rsidRPr="00C45AF7">
        <w:rPr>
          <w:rFonts w:ascii="Times New Roman" w:hAnsi="Times New Roman" w:cs="Times New Roman"/>
          <w:b/>
        </w:rPr>
        <w:t>Total Search yielded 210</w:t>
      </w:r>
      <w:r w:rsidRPr="00C45AF7">
        <w:rPr>
          <w:rFonts w:ascii="Times New Roman" w:hAnsi="Times New Roman" w:cs="Times New Roman"/>
        </w:rPr>
        <w:t xml:space="preserve"> articles were found but none of these had relevant data, on coffee and lung cancer, to be extracted.</w:t>
      </w:r>
    </w:p>
    <w:p w:rsidR="00473E86" w:rsidRPr="00C45AF7" w:rsidRDefault="00473E86" w:rsidP="00E43FCF">
      <w:pPr>
        <w:rPr>
          <w:rFonts w:ascii="Times New Roman" w:hAnsi="Times New Roman" w:cs="Times New Roman"/>
          <w:b/>
          <w:sz w:val="24"/>
          <w:szCs w:val="24"/>
        </w:rPr>
      </w:pPr>
      <w:r w:rsidRPr="00C45AF7">
        <w:rPr>
          <w:rFonts w:ascii="Times New Roman" w:hAnsi="Times New Roman" w:cs="Times New Roman"/>
          <w:b/>
        </w:rPr>
        <w:t>Total 8</w:t>
      </w:r>
      <w:r w:rsidRPr="00C45AF7">
        <w:rPr>
          <w:rFonts w:ascii="Times New Roman" w:hAnsi="Times New Roman" w:cs="Times New Roman"/>
        </w:rPr>
        <w:t xml:space="preserve"> from Tang </w:t>
      </w:r>
      <w:proofErr w:type="gramStart"/>
      <w:r w:rsidRPr="00C45AF7">
        <w:rPr>
          <w:rFonts w:ascii="Times New Roman" w:hAnsi="Times New Roman" w:cs="Times New Roman"/>
        </w:rPr>
        <w:t>et</w:t>
      </w:r>
      <w:proofErr w:type="gramEnd"/>
      <w:r w:rsidRPr="00C45AF7">
        <w:rPr>
          <w:rFonts w:ascii="Times New Roman" w:hAnsi="Times New Roman" w:cs="Times New Roman"/>
        </w:rPr>
        <w:t xml:space="preserve">. </w:t>
      </w:r>
      <w:proofErr w:type="spellStart"/>
      <w:r w:rsidRPr="00C45AF7">
        <w:rPr>
          <w:rFonts w:ascii="Times New Roman" w:hAnsi="Times New Roman" w:cs="Times New Roman"/>
        </w:rPr>
        <w:t>al’s</w:t>
      </w:r>
      <w:proofErr w:type="spellEnd"/>
      <w:r w:rsidRPr="00C45AF7">
        <w:rPr>
          <w:rFonts w:ascii="Times New Roman" w:hAnsi="Times New Roman" w:cs="Times New Roman"/>
        </w:rPr>
        <w:t xml:space="preserve"> citations </w:t>
      </w:r>
      <w:r w:rsidR="00772CCE" w:rsidRPr="00C45AF7">
        <w:rPr>
          <w:rFonts w:ascii="Times New Roman" w:hAnsi="Times New Roman" w:cs="Times New Roman"/>
        </w:rPr>
        <w:fldChar w:fldCharType="begin">
          <w:fldData xml:space="preserve">PEVuZE5vdGU+PENpdGU+PEF1dGhvcj5UYW5nPC9BdXRob3I+PFllYXI+MjAxMDwvWWVhcj48UmVj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</w:fldData>
        </w:fldChar>
      </w:r>
      <w:r w:rsidRPr="00C45AF7">
        <w:rPr>
          <w:rFonts w:ascii="Times New Roman" w:hAnsi="Times New Roman" w:cs="Times New Roman"/>
        </w:rPr>
        <w:instrText xml:space="preserve"> ADDIN EN.CITE </w:instrText>
      </w:r>
      <w:r w:rsidR="00772CCE" w:rsidRPr="00C45AF7">
        <w:rPr>
          <w:rFonts w:ascii="Times New Roman" w:hAnsi="Times New Roman" w:cs="Times New Roman"/>
        </w:rPr>
        <w:fldChar w:fldCharType="begin">
          <w:fldData xml:space="preserve">PEVuZE5vdGU+PENpdGU+PEF1dGhvcj5UYW5nPC9BdXRob3I+PFllYXI+MjAxMDwvWWVhcj48UmVj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</w:fldData>
        </w:fldChar>
      </w:r>
      <w:r w:rsidRPr="00C45AF7">
        <w:rPr>
          <w:rFonts w:ascii="Times New Roman" w:hAnsi="Times New Roman" w:cs="Times New Roman"/>
        </w:rPr>
        <w:instrText xml:space="preserve"> ADDIN EN.CITE.DATA </w:instrText>
      </w:r>
      <w:r w:rsidR="00772CCE" w:rsidRPr="00C45AF7">
        <w:rPr>
          <w:rFonts w:ascii="Times New Roman" w:hAnsi="Times New Roman" w:cs="Times New Roman"/>
        </w:rPr>
      </w:r>
      <w:r w:rsidR="00772CCE" w:rsidRPr="00C45AF7">
        <w:rPr>
          <w:rFonts w:ascii="Times New Roman" w:hAnsi="Times New Roman" w:cs="Times New Roman"/>
        </w:rPr>
        <w:fldChar w:fldCharType="end"/>
      </w:r>
      <w:r w:rsidR="00772CCE" w:rsidRPr="00C45AF7">
        <w:rPr>
          <w:rFonts w:ascii="Times New Roman" w:hAnsi="Times New Roman" w:cs="Times New Roman"/>
        </w:rPr>
      </w:r>
      <w:r w:rsidR="00772CCE" w:rsidRPr="00C45AF7">
        <w:rPr>
          <w:rFonts w:ascii="Times New Roman" w:hAnsi="Times New Roman" w:cs="Times New Roman"/>
        </w:rPr>
        <w:fldChar w:fldCharType="separate"/>
      </w:r>
      <w:r w:rsidRPr="00C45AF7">
        <w:rPr>
          <w:rFonts w:ascii="Times New Roman" w:hAnsi="Times New Roman" w:cs="Times New Roman"/>
          <w:noProof/>
        </w:rPr>
        <w:t>[</w:t>
      </w:r>
      <w:r w:rsidR="00D206D1">
        <w:rPr>
          <w:rFonts w:ascii="Times New Roman" w:hAnsi="Times New Roman" w:cs="Times New Roman"/>
          <w:noProof/>
        </w:rPr>
        <w:t>4</w:t>
      </w:r>
      <w:r w:rsidRPr="00C45AF7">
        <w:rPr>
          <w:rFonts w:ascii="Times New Roman" w:hAnsi="Times New Roman" w:cs="Times New Roman"/>
          <w:noProof/>
        </w:rPr>
        <w:t>]</w:t>
      </w:r>
      <w:r w:rsidR="00772CCE" w:rsidRPr="00C45AF7">
        <w:rPr>
          <w:rFonts w:ascii="Times New Roman" w:hAnsi="Times New Roman" w:cs="Times New Roman"/>
        </w:rPr>
        <w:fldChar w:fldCharType="end"/>
      </w:r>
      <w:r w:rsidRPr="00C45AF7">
        <w:rPr>
          <w:rFonts w:ascii="Times New Roman" w:hAnsi="Times New Roman" w:cs="Times New Roman"/>
        </w:rPr>
        <w:t xml:space="preserve">. </w:t>
      </w:r>
    </w:p>
    <w:p w:rsidR="00CB008E" w:rsidRPr="00C45AF7" w:rsidRDefault="00CB008E" w:rsidP="00E43FCF">
      <w:pPr>
        <w:rPr>
          <w:rFonts w:ascii="Times New Roman" w:hAnsi="Times New Roman" w:cs="Times New Roman"/>
          <w:b/>
        </w:rPr>
      </w:pPr>
      <w:proofErr w:type="gramStart"/>
      <w:r w:rsidRPr="00C45AF7">
        <w:rPr>
          <w:rFonts w:ascii="Times New Roman" w:hAnsi="Times New Roman" w:cs="Times New Roman"/>
          <w:b/>
        </w:rPr>
        <w:lastRenderedPageBreak/>
        <w:t xml:space="preserve">Supplemental </w:t>
      </w:r>
      <w:r w:rsidR="00475100" w:rsidRPr="00C45AF7">
        <w:rPr>
          <w:rFonts w:ascii="Times New Roman" w:hAnsi="Times New Roman" w:cs="Times New Roman"/>
          <w:b/>
        </w:rPr>
        <w:t>F</w:t>
      </w:r>
      <w:r w:rsidR="00E43FCF" w:rsidRPr="00C45AF7">
        <w:rPr>
          <w:rFonts w:ascii="Times New Roman" w:hAnsi="Times New Roman" w:cs="Times New Roman"/>
          <w:b/>
        </w:rPr>
        <w:t xml:space="preserve">igure </w:t>
      </w:r>
      <w:r w:rsidR="008762BF" w:rsidRPr="00C45AF7">
        <w:rPr>
          <w:rFonts w:ascii="Times New Roman" w:hAnsi="Times New Roman" w:cs="Times New Roman"/>
          <w:b/>
        </w:rPr>
        <w:t>1</w:t>
      </w:r>
      <w:r w:rsidR="00E43FCF" w:rsidRPr="00C45AF7">
        <w:rPr>
          <w:rFonts w:ascii="Times New Roman" w:hAnsi="Times New Roman" w:cs="Times New Roman"/>
          <w:b/>
        </w:rPr>
        <w:t>.</w:t>
      </w:r>
      <w:proofErr w:type="gramEnd"/>
      <w:r w:rsidR="00E43FCF" w:rsidRPr="00C45AF7">
        <w:rPr>
          <w:rFonts w:ascii="Times New Roman" w:hAnsi="Times New Roman" w:cs="Times New Roman"/>
          <w:b/>
        </w:rPr>
        <w:t xml:space="preserve"> Pooled analysis forest plot adjusting for smoking, </w:t>
      </w:r>
      <w:r w:rsidRPr="00C45AF7">
        <w:rPr>
          <w:rFonts w:ascii="Times New Roman" w:hAnsi="Times New Roman" w:cs="Times New Roman"/>
          <w:b/>
        </w:rPr>
        <w:t>stratified by gender</w:t>
      </w:r>
    </w:p>
    <w:p w:rsidR="007E21B3" w:rsidRPr="00C45AF7" w:rsidRDefault="00CB008E" w:rsidP="00E43FCF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t>Men</w:t>
      </w:r>
      <w:r w:rsidR="00D206D1" w:rsidRPr="00C45AF7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5934075" cy="4762500"/>
            <wp:effectExtent l="19050" t="0" r="9525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762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6249" w:rsidRPr="00C45AF7" w:rsidRDefault="00796249" w:rsidP="008762BF">
      <w:pPr>
        <w:rPr>
          <w:rFonts w:ascii="Times New Roman" w:hAnsi="Times New Roman" w:cs="Times New Roman"/>
          <w:b/>
        </w:rPr>
      </w:pPr>
    </w:p>
    <w:p w:rsidR="00263472" w:rsidRPr="00C45AF7" w:rsidRDefault="00263472" w:rsidP="008762BF">
      <w:pPr>
        <w:rPr>
          <w:rFonts w:ascii="Times New Roman" w:hAnsi="Times New Roman" w:cs="Times New Roman"/>
          <w:b/>
        </w:rPr>
      </w:pPr>
    </w:p>
    <w:p w:rsidR="00CB008E" w:rsidRPr="00C45AF7" w:rsidRDefault="00CB008E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br w:type="page"/>
      </w:r>
    </w:p>
    <w:p w:rsidR="00796249" w:rsidRPr="00C45AF7" w:rsidRDefault="00CB008E" w:rsidP="008762BF">
      <w:pPr>
        <w:rPr>
          <w:rFonts w:ascii="Times New Roman" w:hAnsi="Times New Roman" w:cs="Times New Roman"/>
          <w:b/>
        </w:rPr>
      </w:pPr>
      <w:proofErr w:type="gramStart"/>
      <w:r w:rsidRPr="00C45AF7">
        <w:rPr>
          <w:rFonts w:ascii="Times New Roman" w:hAnsi="Times New Roman" w:cs="Times New Roman"/>
          <w:b/>
        </w:rPr>
        <w:lastRenderedPageBreak/>
        <w:t xml:space="preserve">Supplemental </w:t>
      </w:r>
      <w:r w:rsidR="008762BF" w:rsidRPr="00C45AF7">
        <w:rPr>
          <w:rFonts w:ascii="Times New Roman" w:hAnsi="Times New Roman" w:cs="Times New Roman"/>
          <w:b/>
        </w:rPr>
        <w:t>Figure 2.</w:t>
      </w:r>
      <w:proofErr w:type="gramEnd"/>
      <w:r w:rsidR="008762BF" w:rsidRPr="00C45AF7">
        <w:rPr>
          <w:rFonts w:ascii="Times New Roman" w:hAnsi="Times New Roman" w:cs="Times New Roman"/>
          <w:b/>
        </w:rPr>
        <w:t xml:space="preserve"> Forest plot for all non-smokers, </w:t>
      </w:r>
      <w:r w:rsidRPr="00C45AF7">
        <w:rPr>
          <w:rFonts w:ascii="Times New Roman" w:hAnsi="Times New Roman" w:cs="Times New Roman"/>
          <w:b/>
        </w:rPr>
        <w:t>stratified by gender</w:t>
      </w:r>
    </w:p>
    <w:p w:rsidR="008762BF" w:rsidRPr="00C45AF7" w:rsidRDefault="00D206D1" w:rsidP="008762BF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5932805" cy="4635500"/>
            <wp:effectExtent l="19050" t="0" r="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4635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E2B46" w:rsidRPr="00C45AF7" w:rsidRDefault="003E2B46" w:rsidP="00E43FCF">
      <w:pPr>
        <w:rPr>
          <w:rFonts w:ascii="Times New Roman" w:hAnsi="Times New Roman" w:cs="Times New Roman"/>
          <w:b/>
        </w:rPr>
      </w:pPr>
    </w:p>
    <w:p w:rsidR="00CB008E" w:rsidRPr="00C45AF7" w:rsidRDefault="00CB008E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</w:rPr>
        <w:br w:type="page"/>
      </w:r>
    </w:p>
    <w:p w:rsidR="008E56AE" w:rsidRPr="00C45AF7" w:rsidRDefault="00CB008E" w:rsidP="00E43FCF">
      <w:pPr>
        <w:rPr>
          <w:rFonts w:ascii="Times New Roman" w:hAnsi="Times New Roman" w:cs="Times New Roman"/>
          <w:b/>
        </w:rPr>
      </w:pPr>
      <w:proofErr w:type="gramStart"/>
      <w:r w:rsidRPr="00C45AF7">
        <w:rPr>
          <w:rFonts w:ascii="Times New Roman" w:hAnsi="Times New Roman" w:cs="Times New Roman"/>
          <w:b/>
        </w:rPr>
        <w:lastRenderedPageBreak/>
        <w:t xml:space="preserve">Supplemental </w:t>
      </w:r>
      <w:r w:rsidR="003E2B46" w:rsidRPr="00C45AF7">
        <w:rPr>
          <w:rFonts w:ascii="Times New Roman" w:hAnsi="Times New Roman" w:cs="Times New Roman"/>
          <w:b/>
        </w:rPr>
        <w:t xml:space="preserve">Figure </w:t>
      </w:r>
      <w:r w:rsidR="000D755C" w:rsidRPr="00C45AF7">
        <w:rPr>
          <w:rFonts w:ascii="Times New Roman" w:hAnsi="Times New Roman" w:cs="Times New Roman"/>
          <w:b/>
        </w:rPr>
        <w:t>3</w:t>
      </w:r>
      <w:r w:rsidR="003E2B46" w:rsidRPr="00C45AF7">
        <w:rPr>
          <w:rFonts w:ascii="Times New Roman" w:hAnsi="Times New Roman" w:cs="Times New Roman"/>
          <w:b/>
        </w:rPr>
        <w:t>.</w:t>
      </w:r>
      <w:proofErr w:type="gramEnd"/>
      <w:r w:rsidR="003E2B46" w:rsidRPr="00C45AF7">
        <w:rPr>
          <w:rFonts w:ascii="Times New Roman" w:hAnsi="Times New Roman" w:cs="Times New Roman"/>
          <w:b/>
        </w:rPr>
        <w:t xml:space="preserve"> Funnel Plot </w:t>
      </w:r>
    </w:p>
    <w:p w:rsidR="003E2B46" w:rsidRDefault="009D1938" w:rsidP="00E43FCF">
      <w:pPr>
        <w:rPr>
          <w:rFonts w:ascii="Times New Roman" w:hAnsi="Times New Roman" w:cs="Times New Roman"/>
          <w:b/>
        </w:rPr>
      </w:pPr>
      <w:r w:rsidRPr="00C45AF7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5932805" cy="3891280"/>
            <wp:effectExtent l="19050" t="0" r="0" b="0"/>
            <wp:docPr id="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38912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p w:rsidR="008E56AE" w:rsidRDefault="008E56AE" w:rsidP="00E43FCF">
      <w:pPr>
        <w:rPr>
          <w:rFonts w:ascii="Times New Roman" w:hAnsi="Times New Roman" w:cs="Times New Roman"/>
          <w:b/>
        </w:rPr>
      </w:pPr>
    </w:p>
    <w:sectPr w:rsidR="008E56AE" w:rsidSect="00B2327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E43FCF"/>
    <w:rsid w:val="00021833"/>
    <w:rsid w:val="00040F12"/>
    <w:rsid w:val="000860CB"/>
    <w:rsid w:val="000A03EF"/>
    <w:rsid w:val="000D4E8F"/>
    <w:rsid w:val="000D755C"/>
    <w:rsid w:val="000F1C08"/>
    <w:rsid w:val="001066A6"/>
    <w:rsid w:val="00167A71"/>
    <w:rsid w:val="00173384"/>
    <w:rsid w:val="0018430E"/>
    <w:rsid w:val="00196503"/>
    <w:rsid w:val="001B3DEA"/>
    <w:rsid w:val="001B7AFC"/>
    <w:rsid w:val="001E4D2A"/>
    <w:rsid w:val="001E5A30"/>
    <w:rsid w:val="002154E3"/>
    <w:rsid w:val="002274A7"/>
    <w:rsid w:val="002472A2"/>
    <w:rsid w:val="002517E1"/>
    <w:rsid w:val="002577AC"/>
    <w:rsid w:val="00263472"/>
    <w:rsid w:val="002A08DE"/>
    <w:rsid w:val="002D3012"/>
    <w:rsid w:val="002D7BE8"/>
    <w:rsid w:val="002F19FB"/>
    <w:rsid w:val="00373FDD"/>
    <w:rsid w:val="00384595"/>
    <w:rsid w:val="00395A1C"/>
    <w:rsid w:val="003B79FA"/>
    <w:rsid w:val="003C5261"/>
    <w:rsid w:val="003C5EFE"/>
    <w:rsid w:val="003C5FFF"/>
    <w:rsid w:val="003E2B46"/>
    <w:rsid w:val="00453860"/>
    <w:rsid w:val="0046736A"/>
    <w:rsid w:val="00473E86"/>
    <w:rsid w:val="00475100"/>
    <w:rsid w:val="00475516"/>
    <w:rsid w:val="00505EBB"/>
    <w:rsid w:val="00526073"/>
    <w:rsid w:val="00571DF8"/>
    <w:rsid w:val="005916F0"/>
    <w:rsid w:val="005A3345"/>
    <w:rsid w:val="005C0C64"/>
    <w:rsid w:val="0062198B"/>
    <w:rsid w:val="0063093F"/>
    <w:rsid w:val="00646B74"/>
    <w:rsid w:val="006956A6"/>
    <w:rsid w:val="006B688F"/>
    <w:rsid w:val="007130C8"/>
    <w:rsid w:val="00751DDC"/>
    <w:rsid w:val="00761709"/>
    <w:rsid w:val="00772CCE"/>
    <w:rsid w:val="00796249"/>
    <w:rsid w:val="007C28DA"/>
    <w:rsid w:val="007E0CE5"/>
    <w:rsid w:val="007E21B3"/>
    <w:rsid w:val="00821FCE"/>
    <w:rsid w:val="00852EB2"/>
    <w:rsid w:val="00861BD5"/>
    <w:rsid w:val="00874DF4"/>
    <w:rsid w:val="008762BF"/>
    <w:rsid w:val="008B59EC"/>
    <w:rsid w:val="008E1D9D"/>
    <w:rsid w:val="008E56AE"/>
    <w:rsid w:val="00942B78"/>
    <w:rsid w:val="009447C1"/>
    <w:rsid w:val="009B5093"/>
    <w:rsid w:val="009C4676"/>
    <w:rsid w:val="009D15F4"/>
    <w:rsid w:val="009D1938"/>
    <w:rsid w:val="009E170A"/>
    <w:rsid w:val="00A407DC"/>
    <w:rsid w:val="00AB6C8A"/>
    <w:rsid w:val="00B115AB"/>
    <w:rsid w:val="00B11C62"/>
    <w:rsid w:val="00B12087"/>
    <w:rsid w:val="00B20A71"/>
    <w:rsid w:val="00B23279"/>
    <w:rsid w:val="00B341E4"/>
    <w:rsid w:val="00B363FD"/>
    <w:rsid w:val="00B66638"/>
    <w:rsid w:val="00B6750F"/>
    <w:rsid w:val="00BA5FC7"/>
    <w:rsid w:val="00BF0FFE"/>
    <w:rsid w:val="00C12C3A"/>
    <w:rsid w:val="00C314CA"/>
    <w:rsid w:val="00C31958"/>
    <w:rsid w:val="00C3770C"/>
    <w:rsid w:val="00C45AF7"/>
    <w:rsid w:val="00C61917"/>
    <w:rsid w:val="00C74E84"/>
    <w:rsid w:val="00C8567E"/>
    <w:rsid w:val="00C90A5B"/>
    <w:rsid w:val="00C9423C"/>
    <w:rsid w:val="00C9708E"/>
    <w:rsid w:val="00CB008E"/>
    <w:rsid w:val="00CC3637"/>
    <w:rsid w:val="00CD26B0"/>
    <w:rsid w:val="00CD64F7"/>
    <w:rsid w:val="00CE59F8"/>
    <w:rsid w:val="00D206D1"/>
    <w:rsid w:val="00D41E0F"/>
    <w:rsid w:val="00D723C4"/>
    <w:rsid w:val="00DC1BD2"/>
    <w:rsid w:val="00DE132D"/>
    <w:rsid w:val="00E40A51"/>
    <w:rsid w:val="00E43FCF"/>
    <w:rsid w:val="00E76B45"/>
    <w:rsid w:val="00E901B8"/>
    <w:rsid w:val="00EB62E8"/>
    <w:rsid w:val="00EC357C"/>
    <w:rsid w:val="00F17D83"/>
    <w:rsid w:val="00F72467"/>
    <w:rsid w:val="00F84628"/>
    <w:rsid w:val="00FF06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363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6B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B4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845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4595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4595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03EF"/>
    <w:pPr>
      <w:spacing w:before="0" w:after="200"/>
      <w:jc w:val="left"/>
    </w:pPr>
    <w:rPr>
      <w:rFonts w:asciiTheme="minorHAnsi" w:eastAsiaTheme="minorEastAsia" w:hAnsiTheme="minorHAnsi" w:cstheme="minorBidi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03EF"/>
    <w:rPr>
      <w:rFonts w:ascii="Times New Roman" w:eastAsia="Times New Roman" w:hAnsi="Times New Roman" w:cs="Times New Roman"/>
      <w:b/>
      <w:bCs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6B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B4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845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4595"/>
    <w:pPr>
      <w:spacing w:before="120"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4595"/>
    <w:rPr>
      <w:rFonts w:ascii="Times New Roman" w:eastAsia="Times New Roman" w:hAnsi="Times New Roman" w:cs="Times New Roman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1196</Words>
  <Characters>6823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unt Sinai Hospital</Company>
  <LinksUpToDate>false</LinksUpToDate>
  <CharactersWithSpaces>80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nia Galarraga</dc:creator>
  <cp:lastModifiedBy>Galarraga, Vania</cp:lastModifiedBy>
  <cp:revision>10</cp:revision>
  <dcterms:created xsi:type="dcterms:W3CDTF">2015-10-28T02:07:00Z</dcterms:created>
  <dcterms:modified xsi:type="dcterms:W3CDTF">2016-01-22T16:43:00Z</dcterms:modified>
</cp:coreProperties>
</file>